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586D125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DC6ABB">
          <w:rPr>
            <w:noProof/>
            <w:webHidden/>
          </w:rPr>
          <w:t>ii</w:t>
        </w:r>
        <w:r w:rsidR="001D6BDA">
          <w:rPr>
            <w:noProof/>
            <w:webHidden/>
          </w:rPr>
          <w:fldChar w:fldCharType="end"/>
        </w:r>
      </w:hyperlink>
    </w:p>
    <w:p w14:paraId="403F3C37" w14:textId="3655C68F" w:rsidR="001D6BDA" w:rsidRDefault="00023B3A">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DC6ABB">
          <w:rPr>
            <w:noProof/>
            <w:webHidden/>
          </w:rPr>
          <w:t>iii</w:t>
        </w:r>
        <w:r w:rsidR="001D6BDA">
          <w:rPr>
            <w:noProof/>
            <w:webHidden/>
          </w:rPr>
          <w:fldChar w:fldCharType="end"/>
        </w:r>
      </w:hyperlink>
    </w:p>
    <w:p w14:paraId="54F5DF06" w14:textId="410336D6" w:rsidR="001D6BDA" w:rsidRDefault="00023B3A">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DC6ABB">
          <w:rPr>
            <w:noProof/>
            <w:webHidden/>
          </w:rPr>
          <w:t>iv</w:t>
        </w:r>
        <w:r w:rsidR="001D6BDA">
          <w:rPr>
            <w:noProof/>
            <w:webHidden/>
          </w:rPr>
          <w:fldChar w:fldCharType="end"/>
        </w:r>
      </w:hyperlink>
    </w:p>
    <w:p w14:paraId="7779C93C" w14:textId="572A8849" w:rsidR="001D6BDA" w:rsidRDefault="00023B3A">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DC6ABB">
          <w:rPr>
            <w:noProof/>
            <w:webHidden/>
          </w:rPr>
          <w:t>vi</w:t>
        </w:r>
        <w:r w:rsidR="001D6BDA">
          <w:rPr>
            <w:noProof/>
            <w:webHidden/>
          </w:rPr>
          <w:fldChar w:fldCharType="end"/>
        </w:r>
      </w:hyperlink>
    </w:p>
    <w:p w14:paraId="1629FDC2" w14:textId="4C4AE547" w:rsidR="001D6BDA" w:rsidRDefault="00023B3A">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DC6ABB">
          <w:rPr>
            <w:noProof/>
            <w:webHidden/>
          </w:rPr>
          <w:t>vii</w:t>
        </w:r>
        <w:r w:rsidR="001D6BDA">
          <w:rPr>
            <w:noProof/>
            <w:webHidden/>
          </w:rPr>
          <w:fldChar w:fldCharType="end"/>
        </w:r>
      </w:hyperlink>
    </w:p>
    <w:p w14:paraId="63F8B1CC" w14:textId="7F562946" w:rsidR="001D6BDA" w:rsidRDefault="00023B3A">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DC6ABB">
          <w:rPr>
            <w:noProof/>
            <w:webHidden/>
          </w:rPr>
          <w:t>viii</w:t>
        </w:r>
        <w:r w:rsidR="001D6BDA">
          <w:rPr>
            <w:noProof/>
            <w:webHidden/>
          </w:rPr>
          <w:fldChar w:fldCharType="end"/>
        </w:r>
      </w:hyperlink>
    </w:p>
    <w:p w14:paraId="56C9D366" w14:textId="1D772EFB" w:rsidR="001D6BDA" w:rsidRDefault="00023B3A">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17BFC64D" w14:textId="66C4E855" w:rsidR="001D6BDA" w:rsidRDefault="00023B3A">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33272E12" w14:textId="6804741D" w:rsidR="001D6BDA" w:rsidRDefault="00023B3A">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DC6ABB">
          <w:rPr>
            <w:noProof/>
            <w:webHidden/>
          </w:rPr>
          <w:t>2</w:t>
        </w:r>
        <w:r w:rsidR="001D6BDA">
          <w:rPr>
            <w:noProof/>
            <w:webHidden/>
          </w:rPr>
          <w:fldChar w:fldCharType="end"/>
        </w:r>
      </w:hyperlink>
    </w:p>
    <w:p w14:paraId="011F47ED" w14:textId="040557B5" w:rsidR="001D6BDA" w:rsidRDefault="00023B3A">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28170B57" w14:textId="64EF77BB" w:rsidR="001D6BDA" w:rsidRDefault="00023B3A">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171AE3F2" w14:textId="62F6564F" w:rsidR="001D6BDA" w:rsidRDefault="00023B3A">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7DA789FF" w14:textId="5A6E3B4B" w:rsidR="001D6BDA" w:rsidRDefault="00023B3A">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1F660459" w14:textId="6D24EDDC" w:rsidR="001D6BDA" w:rsidRDefault="00023B3A">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27C17A37" w14:textId="147AB696" w:rsidR="001D6BDA" w:rsidRDefault="00023B3A">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447A4614" w14:textId="277ACDF7" w:rsidR="001D6BDA" w:rsidRDefault="00023B3A">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21DF4CA7" w14:textId="7B1A7B84" w:rsidR="001D6BDA" w:rsidRDefault="00023B3A">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0E8C5EEA" w14:textId="4AA7497C" w:rsidR="001D6BDA" w:rsidRDefault="00023B3A">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3A21EBFC" w14:textId="375BA3EB" w:rsidR="001D6BDA" w:rsidRDefault="00023B3A">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4266E622" w14:textId="59976E92" w:rsidR="001D6BDA" w:rsidRDefault="00023B3A">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00977A0D" w14:textId="58B968E9" w:rsidR="001D6BDA" w:rsidRDefault="00023B3A">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4E31F414" w14:textId="39F9F408" w:rsidR="001D6BDA" w:rsidRDefault="00023B3A">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6D6D7550" w14:textId="20A3F339" w:rsidR="001D6BDA" w:rsidRDefault="00023B3A">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1B3A5F66" w14:textId="13F76D08" w:rsidR="001D6BDA" w:rsidRDefault="00023B3A">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296A7DBC" w14:textId="29F2D0D2" w:rsidR="001D6BDA" w:rsidRDefault="00023B3A">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7566592E" w14:textId="450080F5" w:rsidR="001D6BDA" w:rsidRDefault="00023B3A">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DC6ABB">
          <w:rPr>
            <w:b/>
            <w:bCs/>
            <w:noProof/>
            <w:webHidden/>
            <w:lang w:val="en-US"/>
          </w:rPr>
          <w:t>Error! Bookmark not defined.</w:t>
        </w:r>
        <w:r w:rsidR="001D6BDA">
          <w:rPr>
            <w:noProof/>
            <w:webHidden/>
          </w:rPr>
          <w:fldChar w:fldCharType="end"/>
        </w:r>
      </w:hyperlink>
    </w:p>
    <w:p w14:paraId="72782947" w14:textId="625C2CAF" w:rsidR="001D6BDA" w:rsidRDefault="00023B3A">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06D47478" w14:textId="6253EC26" w:rsidR="001D6BDA" w:rsidRDefault="00023B3A">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1F84D3D2" w14:textId="71BAD30C" w:rsidR="001D6BDA" w:rsidRDefault="00023B3A">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5BEE9EB" w14:textId="4513B195" w:rsidR="001D6BDA" w:rsidRDefault="00023B3A">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820B2EA" w14:textId="07065409" w:rsidR="001D6BDA" w:rsidRDefault="00023B3A">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DC6ABB">
          <w:rPr>
            <w:noProof/>
            <w:webHidden/>
          </w:rPr>
          <w:t>58</w:t>
        </w:r>
        <w:r w:rsidR="001D6BDA">
          <w:rPr>
            <w:noProof/>
            <w:webHidden/>
          </w:rPr>
          <w:fldChar w:fldCharType="end"/>
        </w:r>
      </w:hyperlink>
    </w:p>
    <w:p w14:paraId="297C8CFB" w14:textId="5ECBBACB" w:rsidR="001D6BDA" w:rsidRDefault="00023B3A">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DC6ABB">
          <w:rPr>
            <w:noProof/>
            <w:webHidden/>
          </w:rPr>
          <w:t>61</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B31925F"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DC6ABB">
          <w:rPr>
            <w:rFonts w:cs="Times New Roman"/>
            <w:noProof/>
          </w:rPr>
          <w:t>18</w:t>
        </w:r>
        <w:r>
          <w:rPr>
            <w:rFonts w:cs="Times New Roman"/>
          </w:rPr>
          <w:fldChar w:fldCharType="end"/>
        </w:r>
      </w:hyperlink>
    </w:p>
    <w:p w14:paraId="24ABA1AD" w14:textId="77777777" w:rsidR="00922181" w:rsidRDefault="00023B3A">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023B3A">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023B3A">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023B3A">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023B3A">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023B3A">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023B3A">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023B3A">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023B3A">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41797755"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DC6ABB">
          <w:rPr>
            <w:rFonts w:cs="Times New Roman"/>
            <w:noProof/>
          </w:rPr>
          <w:t>9</w:t>
        </w:r>
        <w:r>
          <w:rPr>
            <w:rFonts w:cs="Times New Roman"/>
          </w:rPr>
          <w:fldChar w:fldCharType="end"/>
        </w:r>
      </w:hyperlink>
    </w:p>
    <w:p w14:paraId="78FD1A30" w14:textId="77777777" w:rsidR="00922181" w:rsidRDefault="00023B3A">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023B3A">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023B3A">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023B3A">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023B3A">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023B3A">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023B3A">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023B3A">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023B3A">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023B3A">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023B3A">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380765" w:rsidRDefault="00380765">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380765" w:rsidRDefault="00380765">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023B3A">
      <w:pPr>
        <w:pStyle w:val="styledefau"/>
        <w:jc w:val="center"/>
      </w:pPr>
      <w:r>
        <w:lastRenderedPageBreak/>
        <w:pict w14:anchorId="2A5060C3">
          <v:shape id="_x0000_i1026" type="#_x0000_t75" style="width:283.25pt;height:282.55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023B3A">
      <w:pPr>
        <w:pStyle w:val="styledefau"/>
        <w:ind w:left="0" w:firstLine="0"/>
      </w:pPr>
      <w:r>
        <w:pict w14:anchorId="689CDC46">
          <v:shape id="_x0000_i1027" type="#_x0000_t75" style="width:397.35pt;height:182.05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023B3A">
      <w:pPr>
        <w:pStyle w:val="styledefau"/>
        <w:ind w:left="0" w:firstLine="0"/>
        <w:jc w:val="center"/>
      </w:pPr>
      <w:r>
        <w:pict w14:anchorId="64BB558D">
          <v:shape id="_x0000_i1028" type="#_x0000_t75" style="width:396.7pt;height:338.25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023B3A">
      <w:pPr>
        <w:pStyle w:val="styledefau"/>
        <w:ind w:left="0" w:firstLine="0"/>
        <w:jc w:val="center"/>
      </w:pPr>
      <w:r>
        <w:pict w14:anchorId="01CDE030">
          <v:shape id="_x0000_i1029" type="#_x0000_t75" style="width:397.35pt;height:158.9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023B3A">
      <w:pPr>
        <w:pStyle w:val="styledefau"/>
        <w:ind w:left="0" w:firstLine="0"/>
        <w:jc w:val="center"/>
      </w:pPr>
      <w:r>
        <w:pict w14:anchorId="521E3C5F">
          <v:shape id="_x0000_i1030" type="#_x0000_t75" style="width:171.15pt;height:339.6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023B3A">
      <w:pPr>
        <w:pStyle w:val="styledefau"/>
        <w:ind w:left="0" w:firstLine="0"/>
        <w:jc w:val="center"/>
      </w:pPr>
      <w:r>
        <w:lastRenderedPageBreak/>
        <w:pict w14:anchorId="6CFEE56C">
          <v:shape id="_x0000_i1031" type="#_x0000_t75" style="width:171.15pt;height:339.6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023B3A">
      <w:pPr>
        <w:pStyle w:val="styledefau"/>
        <w:ind w:left="0" w:firstLine="0"/>
        <w:jc w:val="center"/>
      </w:pPr>
      <w:r>
        <w:lastRenderedPageBreak/>
        <w:pict w14:anchorId="09B45A12">
          <v:shape id="_x0000_i1032" type="#_x0000_t75" style="width:171.15pt;height:339.6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023B3A">
      <w:pPr>
        <w:pStyle w:val="styledefau"/>
        <w:ind w:left="0" w:firstLine="0"/>
        <w:jc w:val="center"/>
      </w:pPr>
      <w:r>
        <w:lastRenderedPageBreak/>
        <w:pict w14:anchorId="66F02580">
          <v:shape id="_x0000_i1033" type="#_x0000_t75" style="width:171.15pt;height:339.6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023B3A">
      <w:pPr>
        <w:pStyle w:val="styledefau"/>
        <w:ind w:left="0" w:firstLine="0"/>
        <w:jc w:val="center"/>
      </w:pPr>
      <w:r>
        <w:lastRenderedPageBreak/>
        <w:pict w14:anchorId="25DB8BD9">
          <v:shape id="_x0000_i1034" type="#_x0000_t75" style="width:171.15pt;height:339.6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023B3A">
      <w:pPr>
        <w:pStyle w:val="styledefau"/>
        <w:ind w:left="0" w:firstLine="0"/>
        <w:jc w:val="center"/>
      </w:pPr>
      <w:r>
        <w:lastRenderedPageBreak/>
        <w:pict w14:anchorId="7290D055">
          <v:shape id="_x0000_i1035" type="#_x0000_t75" style="width:396pt;height:338.95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nektivitas</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network endpoint controller slave</w:t>
      </w:r>
    </w:p>
    <w:p w14:paraId="78EE659D"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munikasi serial mikrokontroler</w:t>
      </w:r>
    </w:p>
    <w:p w14:paraId="25F9D191" w14:textId="34F26C96"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lastRenderedPageBreak/>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779E066A"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2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lastRenderedPageBreak/>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7AC93C8" w:rsidR="00705A9D" w:rsidRDefault="00705A9D" w:rsidP="00380765">
      <w:pPr>
        <w:pStyle w:val="styledefau"/>
        <w:ind w:firstLine="0"/>
        <w:jc w:val="center"/>
        <w:rPr>
          <w:i/>
        </w:rPr>
      </w:pPr>
      <w:r>
        <w:rPr>
          <w:b/>
        </w:rPr>
        <w:t>Tabel 3.11</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705A9D">
            <w:pPr>
              <w:pStyle w:val="styledefau"/>
              <w:numPr>
                <w:ilvl w:val="0"/>
                <w:numId w:val="63"/>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EE6AB7">
            <w:pPr>
              <w:pStyle w:val="styledefau"/>
              <w:numPr>
                <w:ilvl w:val="0"/>
                <w:numId w:val="63"/>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705A9D">
            <w:pPr>
              <w:pStyle w:val="styledefau"/>
              <w:numPr>
                <w:ilvl w:val="0"/>
                <w:numId w:val="63"/>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592CEA09" w:rsidR="00EE6AB7" w:rsidRDefault="00EE6AB7" w:rsidP="00380765">
            <w:pPr>
              <w:pStyle w:val="styledefau"/>
              <w:spacing w:after="0"/>
              <w:ind w:left="0" w:firstLine="0"/>
              <w:jc w:val="left"/>
            </w:pPr>
            <w:r>
              <w:t>Terminal fasa papan daya mampu menyediakan daya berupa arus bolak balik dengan batas variasi tegangan 220v sampai 250v</w:t>
            </w:r>
          </w:p>
        </w:tc>
        <w:tc>
          <w:tcPr>
            <w:tcW w:w="2174" w:type="dxa"/>
          </w:tcPr>
          <w:p w14:paraId="2F3DD84B" w14:textId="67639781" w:rsidR="00EE6AB7" w:rsidRDefault="00EE6AB7" w:rsidP="00380765">
            <w:pPr>
              <w:pStyle w:val="styledefau"/>
              <w:spacing w:after="0"/>
              <w:ind w:left="0" w:firstLine="0"/>
              <w:jc w:val="left"/>
            </w:pPr>
            <w:r>
              <w:t>Terminal fasa papan daya menyediakan daya dengan variasi tegangan 230v – 235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705A9D">
            <w:pPr>
              <w:pStyle w:val="styledefau"/>
              <w:numPr>
                <w:ilvl w:val="0"/>
                <w:numId w:val="63"/>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705A9D">
            <w:pPr>
              <w:pStyle w:val="styledefau"/>
              <w:numPr>
                <w:ilvl w:val="0"/>
                <w:numId w:val="63"/>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06F8AE6E"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7D2ABD61"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w:t>
      </w:r>
      <w:r w:rsidRPr="000A15CC">
        <w:rPr>
          <w:rFonts w:ascii="Times New Roman" w:hAnsi="Times New Roman" w:cs="Times New Roman"/>
          <w:i/>
          <w:sz w:val="24"/>
          <w:szCs w:val="24"/>
          <w:lang w:val="en-ID"/>
        </w:rPr>
        <w:t>relay</w:t>
      </w:r>
    </w:p>
    <w:p w14:paraId="591240FB"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3B7F9663"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penjadwalan pompa suplementasi</w:t>
      </w:r>
    </w:p>
    <w:p w14:paraId="427A1A48" w14:textId="77777777" w:rsidR="00F178FE"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engujian keakuratan pompa suplementasi</w:t>
      </w:r>
    </w:p>
    <w:p w14:paraId="7695F1F9" w14:textId="77777777" w:rsidR="009B5C7B" w:rsidRDefault="009B5C7B"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0D86B54"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pompa </w:t>
      </w:r>
      <w:r w:rsidRPr="000A15CC">
        <w:rPr>
          <w:rFonts w:ascii="Times New Roman" w:hAnsi="Times New Roman" w:cs="Times New Roman"/>
          <w:i/>
          <w:sz w:val="24"/>
          <w:szCs w:val="24"/>
          <w:lang w:val="en-ID"/>
        </w:rPr>
        <w:t>top up</w:t>
      </w:r>
    </w:p>
    <w:p w14:paraId="34DE3F8C" w14:textId="3BD5065E"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debit air pompa balik</w:t>
      </w:r>
    </w:p>
    <w:p w14:paraId="734BC47B" w14:textId="48438088"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Vt</m:t>
        </m:r>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0596A749" w:rsidR="0050189A" w:rsidRPr="0050189A" w:rsidRDefault="0050189A" w:rsidP="0050189A">
      <w:pPr>
        <w:pStyle w:val="styledefau"/>
        <w:ind w:firstLine="0"/>
        <w:jc w:val="center"/>
      </w:pPr>
      <w:r>
        <w:rPr>
          <w:rFonts w:cs="Times New Roman"/>
          <w:szCs w:val="24"/>
          <w:lang w:val="en-ID"/>
        </w:rPr>
        <w:tab/>
      </w:r>
      <w:r>
        <w:rPr>
          <w:b/>
        </w:rPr>
        <w:t>Tabel 3.11</w:t>
      </w:r>
      <w:r>
        <w:t xml:space="preserve"> </w:t>
      </w:r>
      <w:r>
        <w:t>Pengujian debit air pompa balik</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50189A" w14:paraId="62D413A5" w14:textId="77777777" w:rsidTr="00CF6BFD">
        <w:tc>
          <w:tcPr>
            <w:tcW w:w="613" w:type="dxa"/>
          </w:tcPr>
          <w:p w14:paraId="2ACA2335" w14:textId="77777777" w:rsidR="0050189A" w:rsidRDefault="0050189A" w:rsidP="00CF6BFD">
            <w:pPr>
              <w:pStyle w:val="styledefau"/>
              <w:spacing w:after="0"/>
              <w:ind w:left="0" w:firstLine="0"/>
              <w:jc w:val="center"/>
            </w:pPr>
            <w:r>
              <w:t>No</w:t>
            </w:r>
          </w:p>
        </w:tc>
        <w:tc>
          <w:tcPr>
            <w:tcW w:w="2175" w:type="dxa"/>
          </w:tcPr>
          <w:p w14:paraId="27B575CE" w14:textId="77777777" w:rsidR="0050189A" w:rsidRDefault="0050189A" w:rsidP="00CF6BFD">
            <w:pPr>
              <w:pStyle w:val="styledefau"/>
              <w:spacing w:after="0"/>
              <w:ind w:left="0" w:firstLine="0"/>
              <w:jc w:val="center"/>
            </w:pPr>
            <w:r>
              <w:t>Skenario</w:t>
            </w:r>
          </w:p>
        </w:tc>
        <w:tc>
          <w:tcPr>
            <w:tcW w:w="2176" w:type="dxa"/>
          </w:tcPr>
          <w:p w14:paraId="77753999" w14:textId="77777777" w:rsidR="0050189A" w:rsidRDefault="0050189A" w:rsidP="00CF6BFD">
            <w:pPr>
              <w:pStyle w:val="styledefau"/>
              <w:spacing w:after="0"/>
              <w:ind w:left="0" w:firstLine="0"/>
              <w:jc w:val="center"/>
            </w:pPr>
            <w:r>
              <w:t>Hasil Yang Diharapkan</w:t>
            </w:r>
          </w:p>
        </w:tc>
        <w:tc>
          <w:tcPr>
            <w:tcW w:w="2174" w:type="dxa"/>
          </w:tcPr>
          <w:p w14:paraId="672F93A6" w14:textId="77777777" w:rsidR="0050189A" w:rsidRDefault="0050189A" w:rsidP="00CF6BFD">
            <w:pPr>
              <w:pStyle w:val="styledefau"/>
              <w:spacing w:after="0"/>
              <w:ind w:left="0" w:firstLine="0"/>
              <w:jc w:val="center"/>
            </w:pPr>
            <w:r>
              <w:t>Hasil Pengujian</w:t>
            </w:r>
          </w:p>
        </w:tc>
        <w:tc>
          <w:tcPr>
            <w:tcW w:w="936" w:type="dxa"/>
          </w:tcPr>
          <w:p w14:paraId="274024E4" w14:textId="77777777" w:rsidR="0050189A" w:rsidRDefault="0050189A" w:rsidP="00CF6BFD">
            <w:pPr>
              <w:pStyle w:val="styledefau"/>
              <w:spacing w:after="0"/>
              <w:ind w:left="0" w:firstLine="0"/>
              <w:jc w:val="center"/>
            </w:pPr>
            <w:r>
              <w:t>Waktu Respon</w:t>
            </w:r>
          </w:p>
        </w:tc>
      </w:tr>
      <w:tr w:rsidR="0050189A" w14:paraId="0B9B76BF" w14:textId="77777777" w:rsidTr="00CF6BFD">
        <w:tc>
          <w:tcPr>
            <w:tcW w:w="613" w:type="dxa"/>
          </w:tcPr>
          <w:p w14:paraId="7D029274" w14:textId="77777777" w:rsidR="0050189A" w:rsidRDefault="0050189A" w:rsidP="0050189A">
            <w:pPr>
              <w:pStyle w:val="styledefau"/>
              <w:numPr>
                <w:ilvl w:val="0"/>
                <w:numId w:val="64"/>
              </w:numPr>
              <w:spacing w:after="0"/>
              <w:jc w:val="left"/>
            </w:pPr>
          </w:p>
        </w:tc>
        <w:tc>
          <w:tcPr>
            <w:tcW w:w="2175" w:type="dxa"/>
          </w:tcPr>
          <w:p w14:paraId="66B97376" w14:textId="698B4708" w:rsidR="0050189A" w:rsidRPr="0050189A" w:rsidRDefault="0050189A" w:rsidP="00CF6BFD">
            <w:pPr>
              <w:pStyle w:val="styledefau"/>
              <w:spacing w:after="0"/>
              <w:ind w:left="0" w:firstLine="0"/>
              <w:jc w:val="left"/>
              <w:rPr>
                <w:i/>
              </w:rPr>
            </w:pPr>
            <w:r>
              <w:t>Pompa melakukan sirkulasi ulang menerus antara bidang air akuarium budidaya dengan bidang air sistem filtrasi</w:t>
            </w:r>
          </w:p>
        </w:tc>
        <w:tc>
          <w:tcPr>
            <w:tcW w:w="2176" w:type="dxa"/>
          </w:tcPr>
          <w:p w14:paraId="738F5180" w14:textId="414472AF" w:rsidR="0050189A" w:rsidRDefault="0050189A" w:rsidP="00CF6BFD">
            <w:pPr>
              <w:pStyle w:val="styledefau"/>
              <w:spacing w:after="0"/>
              <w:ind w:left="0" w:firstLine="0"/>
              <w:jc w:val="left"/>
            </w:pPr>
            <w:r>
              <w:t>Pompa mengalirkan air dengan debit minimal 2500LPH dan maksimal 4000LPH</w:t>
            </w:r>
          </w:p>
        </w:tc>
        <w:tc>
          <w:tcPr>
            <w:tcW w:w="2174" w:type="dxa"/>
          </w:tcPr>
          <w:p w14:paraId="5C36A152" w14:textId="79F08521" w:rsidR="0050189A" w:rsidRDefault="0050189A" w:rsidP="00CF6BFD">
            <w:pPr>
              <w:pStyle w:val="styledefau"/>
              <w:spacing w:after="0"/>
              <w:ind w:left="0" w:firstLine="0"/>
              <w:jc w:val="left"/>
            </w:pPr>
          </w:p>
        </w:tc>
        <w:tc>
          <w:tcPr>
            <w:tcW w:w="936" w:type="dxa"/>
          </w:tcPr>
          <w:p w14:paraId="36D7B084" w14:textId="43EFA36D" w:rsidR="0050189A" w:rsidRDefault="0050189A" w:rsidP="00CF6BFD">
            <w:pPr>
              <w:pStyle w:val="styledefau"/>
              <w:spacing w:after="0"/>
              <w:ind w:left="0" w:firstLine="0"/>
              <w:jc w:val="left"/>
            </w:pPr>
          </w:p>
        </w:tc>
      </w:tr>
    </w:tbl>
    <w:p w14:paraId="6174EBD5" w14:textId="77777777" w:rsidR="00F178FE" w:rsidRDefault="00F178FE" w:rsidP="002C6942">
      <w:pPr>
        <w:pStyle w:val="ListParagraph"/>
        <w:numPr>
          <w:ilvl w:val="0"/>
          <w:numId w:val="50"/>
        </w:numPr>
        <w:rPr>
          <w:rFonts w:ascii="Times New Roman" w:hAnsi="Times New Roman" w:cs="Times New Roman"/>
          <w:sz w:val="24"/>
          <w:szCs w:val="24"/>
          <w:lang w:val="en-ID"/>
        </w:rPr>
      </w:pPr>
      <w:bookmarkStart w:id="46" w:name="_GoBack"/>
      <w:bookmarkEnd w:id="46"/>
      <w:r w:rsidRPr="000A15CC">
        <w:rPr>
          <w:rFonts w:ascii="Times New Roman" w:hAnsi="Times New Roman" w:cs="Times New Roman"/>
          <w:sz w:val="24"/>
          <w:szCs w:val="24"/>
          <w:lang w:val="en-ID"/>
        </w:rPr>
        <w:t>pengujian kadar salinitas air media</w:t>
      </w:r>
    </w:p>
    <w:p w14:paraId="244B2F92" w14:textId="58ABF7DE"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w:t>
      </w:r>
      <w:r w:rsidR="009B5C7B">
        <w:rPr>
          <w:rFonts w:ascii="Times New Roman" w:hAnsi="Times New Roman" w:cs="Times New Roman"/>
          <w:sz w:val="24"/>
          <w:szCs w:val="24"/>
          <w:lang w:val="en-ID"/>
        </w:rPr>
        <w:t xml:space="preserve"> ion</w:t>
      </w:r>
      <w:r w:rsidRPr="000A15CC">
        <w:rPr>
          <w:rFonts w:ascii="Times New Roman" w:hAnsi="Times New Roman" w:cs="Times New Roman"/>
          <w:sz w:val="24"/>
          <w:szCs w:val="24"/>
          <w:lang w:val="en-ID"/>
        </w:rPr>
        <w:t xml:space="preserve"> alkalinitas air media</w:t>
      </w:r>
    </w:p>
    <w:p w14:paraId="5E472A1E"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ion kalsium air media</w:t>
      </w:r>
    </w:p>
    <w:p w14:paraId="71BDEE22" w14:textId="0F52D7DF" w:rsidR="000A15CC" w:rsidRPr="00705A9D" w:rsidRDefault="000A15CC" w:rsidP="00705A9D">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kadar </w:t>
      </w:r>
      <w:r w:rsidR="009B5C7B">
        <w:rPr>
          <w:rFonts w:ascii="Times New Roman" w:hAnsi="Times New Roman" w:cs="Times New Roman"/>
          <w:sz w:val="24"/>
          <w:szCs w:val="24"/>
          <w:lang w:val="en-ID"/>
        </w:rPr>
        <w:t xml:space="preserve">ion </w:t>
      </w:r>
      <w:r w:rsidRPr="000A15CC">
        <w:rPr>
          <w:rFonts w:ascii="Times New Roman" w:hAnsi="Times New Roman" w:cs="Times New Roman"/>
          <w:sz w:val="24"/>
          <w:szCs w:val="24"/>
          <w:lang w:val="en-ID"/>
        </w:rPr>
        <w:t>magnesium air media</w:t>
      </w:r>
      <w:r w:rsidR="009B5C7B">
        <w:rPr>
          <w:rFonts w:ascii="Times New Roman" w:hAnsi="Times New Roman" w:cs="Times New Roman"/>
          <w:sz w:val="24"/>
          <w:szCs w:val="24"/>
          <w:lang w:val="en-ID"/>
        </w:rPr>
        <w:t>.</w:t>
      </w:r>
    </w:p>
    <w:p w14:paraId="5E1C6D3E" w14:textId="77777777" w:rsidR="000A15CC" w:rsidRPr="00627647" w:rsidRDefault="000A15CC" w:rsidP="00627647">
      <w:pPr>
        <w:spacing w:after="0" w:line="240" w:lineRule="auto"/>
        <w:jc w:val="center"/>
        <w:rPr>
          <w:rFonts w:ascii="Times New Roman" w:hAnsi="Times New Roman" w:cs="Times New Roman"/>
          <w:sz w:val="24"/>
          <w:szCs w:val="24"/>
          <w:lang w:val="en-ID"/>
        </w:rPr>
        <w:sectPr w:rsidR="000A15CC" w:rsidRPr="00627647">
          <w:headerReference w:type="default" r:id="rId94"/>
          <w:footerReference w:type="default" r:id="rId95"/>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96"/>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97"/>
      <w:headerReference w:type="first" r:id="rId98"/>
      <w:footerReference w:type="first" r:id="rId99"/>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722FE" w14:textId="77777777" w:rsidR="0069488E" w:rsidRDefault="0069488E">
      <w:pPr>
        <w:spacing w:line="240" w:lineRule="auto"/>
      </w:pPr>
      <w:r>
        <w:separator/>
      </w:r>
    </w:p>
  </w:endnote>
  <w:endnote w:type="continuationSeparator" w:id="0">
    <w:p w14:paraId="02356C4B" w14:textId="77777777" w:rsidR="0069488E" w:rsidRDefault="006948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380765" w:rsidRDefault="0038076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380765" w:rsidRDefault="00380765">
    <w:pPr>
      <w:pStyle w:val="Footer"/>
      <w:jc w:val="right"/>
    </w:pPr>
  </w:p>
  <w:p w14:paraId="4B7A2C93" w14:textId="77777777" w:rsidR="00380765" w:rsidRDefault="0038076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380765" w:rsidRDefault="00380765">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380765" w:rsidRDefault="003807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380765" w:rsidRDefault="00380765">
    <w:pPr>
      <w:pStyle w:val="Footer"/>
      <w:jc w:val="right"/>
    </w:pPr>
  </w:p>
  <w:p w14:paraId="68D2D1DD" w14:textId="77777777" w:rsidR="00380765" w:rsidRDefault="00380765">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380765" w:rsidRDefault="00380765">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380765" w:rsidRDefault="003807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380765" w:rsidRDefault="00380765">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380765" w:rsidRDefault="003807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380765" w:rsidRDefault="00380765">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380765" w:rsidRDefault="0038076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380765" w:rsidRDefault="00380765">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380765" w:rsidRDefault="0038076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380765" w:rsidRDefault="00380765">
    <w:pPr>
      <w:pStyle w:val="Footer"/>
      <w:jc w:val="center"/>
    </w:pPr>
  </w:p>
  <w:p w14:paraId="6C8BAEBE" w14:textId="77777777" w:rsidR="00380765" w:rsidRDefault="0038076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380765" w:rsidRDefault="00380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80EBE" w14:textId="77777777" w:rsidR="0069488E" w:rsidRDefault="0069488E">
      <w:pPr>
        <w:spacing w:after="0"/>
      </w:pPr>
      <w:r>
        <w:separator/>
      </w:r>
    </w:p>
  </w:footnote>
  <w:footnote w:type="continuationSeparator" w:id="0">
    <w:p w14:paraId="4C370195" w14:textId="77777777" w:rsidR="0069488E" w:rsidRDefault="0069488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380765" w:rsidRDefault="00380765">
    <w:pPr>
      <w:pStyle w:val="Header"/>
      <w:jc w:val="right"/>
    </w:pPr>
    <w:r>
      <w:fldChar w:fldCharType="begin"/>
    </w:r>
    <w:r>
      <w:instrText xml:space="preserve"> PAGE   \* MERGEFORMAT </w:instrText>
    </w:r>
    <w:r>
      <w:fldChar w:fldCharType="separate"/>
    </w:r>
    <w:r>
      <w:t>2</w:t>
    </w:r>
    <w:r>
      <w:fldChar w:fldCharType="end"/>
    </w:r>
  </w:p>
  <w:p w14:paraId="25808651" w14:textId="77777777" w:rsidR="00380765" w:rsidRDefault="0038076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380765" w:rsidRDefault="00380765">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380765" w:rsidRDefault="0038076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380765" w:rsidRDefault="00380765">
    <w:pPr>
      <w:pStyle w:val="Header"/>
      <w:jc w:val="right"/>
    </w:pPr>
  </w:p>
  <w:p w14:paraId="4043F22E" w14:textId="77777777" w:rsidR="00380765" w:rsidRDefault="0038076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380765" w:rsidRDefault="00380765">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380765" w:rsidRDefault="0038076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380765" w:rsidRDefault="00380765">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380765" w:rsidRDefault="0038076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380765" w:rsidRDefault="00380765">
    <w:pPr>
      <w:pStyle w:val="Header"/>
    </w:pPr>
  </w:p>
  <w:p w14:paraId="21F8A386" w14:textId="77777777" w:rsidR="00380765" w:rsidRDefault="003807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380765" w14:paraId="1AC1F1EB" w14:textId="77777777">
      <w:tc>
        <w:tcPr>
          <w:tcW w:w="2830" w:type="dxa"/>
        </w:tcPr>
        <w:p w14:paraId="7334D38D" w14:textId="77777777" w:rsidR="00380765" w:rsidRDefault="00380765">
          <w:pPr>
            <w:pStyle w:val="Header"/>
            <w:ind w:left="-115"/>
          </w:pPr>
        </w:p>
      </w:tc>
      <w:tc>
        <w:tcPr>
          <w:tcW w:w="2830" w:type="dxa"/>
        </w:tcPr>
        <w:p w14:paraId="4CA4BBB0" w14:textId="77777777" w:rsidR="00380765" w:rsidRDefault="00380765">
          <w:pPr>
            <w:pStyle w:val="Header"/>
            <w:jc w:val="center"/>
          </w:pPr>
        </w:p>
      </w:tc>
      <w:tc>
        <w:tcPr>
          <w:tcW w:w="2830" w:type="dxa"/>
        </w:tcPr>
        <w:p w14:paraId="66C12554" w14:textId="77777777" w:rsidR="00380765" w:rsidRDefault="00380765">
          <w:pPr>
            <w:pStyle w:val="Header"/>
            <w:ind w:right="-115"/>
            <w:jc w:val="right"/>
          </w:pPr>
        </w:p>
      </w:tc>
    </w:tr>
  </w:tbl>
  <w:p w14:paraId="1D6A7527" w14:textId="77777777" w:rsidR="00380765" w:rsidRDefault="003807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380765" w:rsidRDefault="00380765">
    <w:pPr>
      <w:pStyle w:val="Header"/>
      <w:jc w:val="right"/>
    </w:pPr>
  </w:p>
  <w:p w14:paraId="3DF3A7FA" w14:textId="77777777" w:rsidR="00380765" w:rsidRDefault="0038076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380765" w14:paraId="6D78AD7D" w14:textId="77777777">
      <w:tc>
        <w:tcPr>
          <w:tcW w:w="2830" w:type="dxa"/>
        </w:tcPr>
        <w:p w14:paraId="116DF085" w14:textId="77777777" w:rsidR="00380765" w:rsidRDefault="00380765">
          <w:pPr>
            <w:pStyle w:val="Header"/>
            <w:ind w:left="-115"/>
          </w:pPr>
        </w:p>
      </w:tc>
      <w:tc>
        <w:tcPr>
          <w:tcW w:w="2830" w:type="dxa"/>
        </w:tcPr>
        <w:p w14:paraId="41B0E99F" w14:textId="77777777" w:rsidR="00380765" w:rsidRDefault="00380765">
          <w:pPr>
            <w:pStyle w:val="Header"/>
            <w:jc w:val="center"/>
          </w:pPr>
        </w:p>
      </w:tc>
      <w:tc>
        <w:tcPr>
          <w:tcW w:w="2830" w:type="dxa"/>
        </w:tcPr>
        <w:p w14:paraId="3AFF414B" w14:textId="77777777" w:rsidR="00380765" w:rsidRDefault="00380765">
          <w:pPr>
            <w:pStyle w:val="Header"/>
            <w:ind w:right="-115"/>
            <w:jc w:val="right"/>
          </w:pPr>
        </w:p>
      </w:tc>
    </w:tr>
  </w:tbl>
  <w:p w14:paraId="49A48D0B" w14:textId="77777777" w:rsidR="00380765" w:rsidRDefault="0038076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380765" w:rsidRDefault="0038076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380765" w:rsidRDefault="0038076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380765" w:rsidRDefault="00380765">
    <w:pPr>
      <w:pStyle w:val="Header"/>
      <w:jc w:val="right"/>
    </w:pPr>
  </w:p>
  <w:p w14:paraId="37858D32" w14:textId="77777777" w:rsidR="00380765" w:rsidRDefault="0038076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380765" w:rsidRDefault="0038076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380765" w:rsidRDefault="0038076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380765" w:rsidRDefault="00380765">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380765" w:rsidRDefault="0038076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380765" w:rsidRDefault="00380765">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380765" w:rsidRDefault="003807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4"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8"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1"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2"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9"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33" w15:restartNumberingAfterBreak="0">
    <w:nsid w:val="4B9F4A78"/>
    <w:multiLevelType w:val="hybridMultilevel"/>
    <w:tmpl w:val="529EDD0A"/>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BD74BA5"/>
    <w:multiLevelType w:val="hybridMultilevel"/>
    <w:tmpl w:val="25B4BCE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38"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9"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5"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47"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8"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1"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8"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1"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2"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num>
  <w:num w:numId="2">
    <w:abstractNumId w:val="54"/>
  </w:num>
  <w:num w:numId="3">
    <w:abstractNumId w:val="16"/>
  </w:num>
  <w:num w:numId="4">
    <w:abstractNumId w:val="40"/>
  </w:num>
  <w:num w:numId="5">
    <w:abstractNumId w:val="15"/>
  </w:num>
  <w:num w:numId="6">
    <w:abstractNumId w:val="32"/>
  </w:num>
  <w:num w:numId="7">
    <w:abstractNumId w:val="60"/>
  </w:num>
  <w:num w:numId="8">
    <w:abstractNumId w:val="37"/>
  </w:num>
  <w:num w:numId="9">
    <w:abstractNumId w:val="31"/>
  </w:num>
  <w:num w:numId="10">
    <w:abstractNumId w:val="12"/>
  </w:num>
  <w:num w:numId="11">
    <w:abstractNumId w:val="22"/>
  </w:num>
  <w:num w:numId="12">
    <w:abstractNumId w:val="1"/>
  </w:num>
  <w:num w:numId="13">
    <w:abstractNumId w:val="0"/>
  </w:num>
  <w:num w:numId="14">
    <w:abstractNumId w:val="30"/>
  </w:num>
  <w:num w:numId="15">
    <w:abstractNumId w:val="38"/>
  </w:num>
  <w:num w:numId="16">
    <w:abstractNumId w:val="20"/>
  </w:num>
  <w:num w:numId="17">
    <w:abstractNumId w:val="39"/>
  </w:num>
  <w:num w:numId="18">
    <w:abstractNumId w:val="44"/>
  </w:num>
  <w:num w:numId="19">
    <w:abstractNumId w:val="24"/>
  </w:num>
  <w:num w:numId="20">
    <w:abstractNumId w:val="8"/>
  </w:num>
  <w:num w:numId="21">
    <w:abstractNumId w:val="13"/>
  </w:num>
  <w:num w:numId="22">
    <w:abstractNumId w:val="10"/>
  </w:num>
  <w:num w:numId="23">
    <w:abstractNumId w:val="25"/>
  </w:num>
  <w:num w:numId="24">
    <w:abstractNumId w:val="61"/>
  </w:num>
  <w:num w:numId="25">
    <w:abstractNumId w:val="57"/>
  </w:num>
  <w:num w:numId="26">
    <w:abstractNumId w:val="9"/>
  </w:num>
  <w:num w:numId="27">
    <w:abstractNumId w:val="50"/>
  </w:num>
  <w:num w:numId="28">
    <w:abstractNumId w:val="51"/>
  </w:num>
  <w:num w:numId="29">
    <w:abstractNumId w:val="28"/>
  </w:num>
  <w:num w:numId="30">
    <w:abstractNumId w:val="47"/>
  </w:num>
  <w:num w:numId="31">
    <w:abstractNumId w:val="41"/>
  </w:num>
  <w:num w:numId="32">
    <w:abstractNumId w:val="3"/>
  </w:num>
  <w:num w:numId="33">
    <w:abstractNumId w:val="4"/>
  </w:num>
  <w:num w:numId="34">
    <w:abstractNumId w:val="62"/>
  </w:num>
  <w:num w:numId="35">
    <w:abstractNumId w:val="17"/>
  </w:num>
  <w:num w:numId="36">
    <w:abstractNumId w:val="42"/>
  </w:num>
  <w:num w:numId="37">
    <w:abstractNumId w:val="36"/>
  </w:num>
  <w:num w:numId="38">
    <w:abstractNumId w:val="14"/>
  </w:num>
  <w:num w:numId="39">
    <w:abstractNumId w:val="34"/>
  </w:num>
  <w:num w:numId="40">
    <w:abstractNumId w:val="35"/>
  </w:num>
  <w:num w:numId="41">
    <w:abstractNumId w:val="55"/>
  </w:num>
  <w:num w:numId="42">
    <w:abstractNumId w:val="43"/>
  </w:num>
  <w:num w:numId="43">
    <w:abstractNumId w:val="7"/>
  </w:num>
  <w:num w:numId="44">
    <w:abstractNumId w:val="53"/>
  </w:num>
  <w:num w:numId="45">
    <w:abstractNumId w:val="5"/>
  </w:num>
  <w:num w:numId="46">
    <w:abstractNumId w:val="46"/>
  </w:num>
  <w:num w:numId="47">
    <w:abstractNumId w:val="21"/>
  </w:num>
  <w:num w:numId="48">
    <w:abstractNumId w:val="23"/>
  </w:num>
  <w:num w:numId="49">
    <w:abstractNumId w:val="59"/>
  </w:num>
  <w:num w:numId="50">
    <w:abstractNumId w:val="27"/>
  </w:num>
  <w:num w:numId="51">
    <w:abstractNumId w:val="2"/>
  </w:num>
  <w:num w:numId="52">
    <w:abstractNumId w:val="56"/>
  </w:num>
  <w:num w:numId="53">
    <w:abstractNumId w:val="63"/>
  </w:num>
  <w:num w:numId="54">
    <w:abstractNumId w:val="26"/>
  </w:num>
  <w:num w:numId="55">
    <w:abstractNumId w:val="18"/>
  </w:num>
  <w:num w:numId="56">
    <w:abstractNumId w:val="6"/>
  </w:num>
  <w:num w:numId="57">
    <w:abstractNumId w:val="19"/>
  </w:num>
  <w:num w:numId="58">
    <w:abstractNumId w:val="45"/>
  </w:num>
  <w:num w:numId="59">
    <w:abstractNumId w:val="11"/>
  </w:num>
  <w:num w:numId="60">
    <w:abstractNumId w:val="49"/>
  </w:num>
  <w:num w:numId="61">
    <w:abstractNumId w:val="58"/>
  </w:num>
  <w:num w:numId="62">
    <w:abstractNumId w:val="33"/>
  </w:num>
  <w:num w:numId="63">
    <w:abstractNumId w:val="52"/>
  </w:num>
  <w:num w:numId="64">
    <w:abstractNumId w:val="4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373F"/>
    <w:rsid w:val="00021A40"/>
    <w:rsid w:val="00023B3A"/>
    <w:rsid w:val="000364A1"/>
    <w:rsid w:val="00043829"/>
    <w:rsid w:val="00053393"/>
    <w:rsid w:val="0007418F"/>
    <w:rsid w:val="00077802"/>
    <w:rsid w:val="000843F3"/>
    <w:rsid w:val="00096C7F"/>
    <w:rsid w:val="000A15CC"/>
    <w:rsid w:val="000A3822"/>
    <w:rsid w:val="000A6ECB"/>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347C6"/>
    <w:rsid w:val="00136954"/>
    <w:rsid w:val="001436F7"/>
    <w:rsid w:val="0014373A"/>
    <w:rsid w:val="0014496E"/>
    <w:rsid w:val="001527EF"/>
    <w:rsid w:val="001702E6"/>
    <w:rsid w:val="00172E8E"/>
    <w:rsid w:val="00180E80"/>
    <w:rsid w:val="00190D2D"/>
    <w:rsid w:val="001A1E97"/>
    <w:rsid w:val="001A64AC"/>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B74"/>
    <w:rsid w:val="00354B75"/>
    <w:rsid w:val="00363945"/>
    <w:rsid w:val="003740E1"/>
    <w:rsid w:val="003764F6"/>
    <w:rsid w:val="00380765"/>
    <w:rsid w:val="003844EC"/>
    <w:rsid w:val="00390F0E"/>
    <w:rsid w:val="00391B78"/>
    <w:rsid w:val="00392B79"/>
    <w:rsid w:val="003932F2"/>
    <w:rsid w:val="003A0297"/>
    <w:rsid w:val="003A270A"/>
    <w:rsid w:val="003B32CD"/>
    <w:rsid w:val="003C51B7"/>
    <w:rsid w:val="003D3CC7"/>
    <w:rsid w:val="003E1481"/>
    <w:rsid w:val="003E1C48"/>
    <w:rsid w:val="003F6BAB"/>
    <w:rsid w:val="003F72E1"/>
    <w:rsid w:val="00404514"/>
    <w:rsid w:val="0040474B"/>
    <w:rsid w:val="00407218"/>
    <w:rsid w:val="00412906"/>
    <w:rsid w:val="004173EE"/>
    <w:rsid w:val="0042189D"/>
    <w:rsid w:val="00422E79"/>
    <w:rsid w:val="00427F3C"/>
    <w:rsid w:val="00434BF0"/>
    <w:rsid w:val="00444C99"/>
    <w:rsid w:val="004475F4"/>
    <w:rsid w:val="0045481B"/>
    <w:rsid w:val="00462B15"/>
    <w:rsid w:val="0046578B"/>
    <w:rsid w:val="00466ABF"/>
    <w:rsid w:val="0046751B"/>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0189A"/>
    <w:rsid w:val="00515B8D"/>
    <w:rsid w:val="005203E0"/>
    <w:rsid w:val="00531D04"/>
    <w:rsid w:val="00536132"/>
    <w:rsid w:val="005403C9"/>
    <w:rsid w:val="0054198C"/>
    <w:rsid w:val="00551DC8"/>
    <w:rsid w:val="00562DAC"/>
    <w:rsid w:val="005638DC"/>
    <w:rsid w:val="00564898"/>
    <w:rsid w:val="00572C8C"/>
    <w:rsid w:val="00574E44"/>
    <w:rsid w:val="0057611D"/>
    <w:rsid w:val="0058450C"/>
    <w:rsid w:val="00596887"/>
    <w:rsid w:val="005A009C"/>
    <w:rsid w:val="005A1E6E"/>
    <w:rsid w:val="005A241B"/>
    <w:rsid w:val="005A60A9"/>
    <w:rsid w:val="005B187E"/>
    <w:rsid w:val="005B1C36"/>
    <w:rsid w:val="005C3FF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90308"/>
    <w:rsid w:val="00690641"/>
    <w:rsid w:val="0069488E"/>
    <w:rsid w:val="00696EF7"/>
    <w:rsid w:val="006973FD"/>
    <w:rsid w:val="006A5E71"/>
    <w:rsid w:val="006B57A0"/>
    <w:rsid w:val="006B5CA1"/>
    <w:rsid w:val="006B5F89"/>
    <w:rsid w:val="006B7068"/>
    <w:rsid w:val="006C23D4"/>
    <w:rsid w:val="006C655F"/>
    <w:rsid w:val="006D4F66"/>
    <w:rsid w:val="006D7327"/>
    <w:rsid w:val="006E0819"/>
    <w:rsid w:val="006E7CC2"/>
    <w:rsid w:val="006F02A8"/>
    <w:rsid w:val="006F047B"/>
    <w:rsid w:val="006F094C"/>
    <w:rsid w:val="006F1A69"/>
    <w:rsid w:val="006F40F4"/>
    <w:rsid w:val="006F759F"/>
    <w:rsid w:val="00705A9D"/>
    <w:rsid w:val="007063D1"/>
    <w:rsid w:val="00713F36"/>
    <w:rsid w:val="0071743E"/>
    <w:rsid w:val="007205DC"/>
    <w:rsid w:val="00747F63"/>
    <w:rsid w:val="00752B54"/>
    <w:rsid w:val="0076641B"/>
    <w:rsid w:val="00772EE5"/>
    <w:rsid w:val="00774F34"/>
    <w:rsid w:val="00775AFA"/>
    <w:rsid w:val="00791A63"/>
    <w:rsid w:val="007939DC"/>
    <w:rsid w:val="00795006"/>
    <w:rsid w:val="007975F4"/>
    <w:rsid w:val="007A2FFD"/>
    <w:rsid w:val="007C063E"/>
    <w:rsid w:val="007C2F35"/>
    <w:rsid w:val="007E77E3"/>
    <w:rsid w:val="007F1035"/>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8131C"/>
    <w:rsid w:val="008830C0"/>
    <w:rsid w:val="008866FC"/>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3DFD"/>
    <w:rsid w:val="00954375"/>
    <w:rsid w:val="0095705F"/>
    <w:rsid w:val="00960FF8"/>
    <w:rsid w:val="0096264D"/>
    <w:rsid w:val="009774C6"/>
    <w:rsid w:val="009918FA"/>
    <w:rsid w:val="009923B8"/>
    <w:rsid w:val="009943D8"/>
    <w:rsid w:val="009A24B8"/>
    <w:rsid w:val="009B5C7B"/>
    <w:rsid w:val="009C2EFF"/>
    <w:rsid w:val="009D616D"/>
    <w:rsid w:val="009E2902"/>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F37B6"/>
    <w:rsid w:val="00B010CA"/>
    <w:rsid w:val="00B04D63"/>
    <w:rsid w:val="00B10236"/>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C52E9"/>
    <w:rsid w:val="00BD5730"/>
    <w:rsid w:val="00BD79B1"/>
    <w:rsid w:val="00BF3F7D"/>
    <w:rsid w:val="00C00E37"/>
    <w:rsid w:val="00C16535"/>
    <w:rsid w:val="00C332A3"/>
    <w:rsid w:val="00C335C1"/>
    <w:rsid w:val="00C353A4"/>
    <w:rsid w:val="00C62C17"/>
    <w:rsid w:val="00C6742C"/>
    <w:rsid w:val="00C678CD"/>
    <w:rsid w:val="00C7410C"/>
    <w:rsid w:val="00C803E9"/>
    <w:rsid w:val="00C858C8"/>
    <w:rsid w:val="00C95501"/>
    <w:rsid w:val="00C97948"/>
    <w:rsid w:val="00CA5C0F"/>
    <w:rsid w:val="00CC70CB"/>
    <w:rsid w:val="00CD3D55"/>
    <w:rsid w:val="00CD7AF3"/>
    <w:rsid w:val="00CE72EA"/>
    <w:rsid w:val="00CF61BE"/>
    <w:rsid w:val="00CF7F84"/>
    <w:rsid w:val="00D05963"/>
    <w:rsid w:val="00D164D1"/>
    <w:rsid w:val="00D24CC1"/>
    <w:rsid w:val="00D253BC"/>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C5BC7"/>
    <w:rsid w:val="00DC68A8"/>
    <w:rsid w:val="00DC6ABB"/>
    <w:rsid w:val="00DD0723"/>
    <w:rsid w:val="00DD10F5"/>
    <w:rsid w:val="00DD12A9"/>
    <w:rsid w:val="00DD2EB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78D7"/>
    <w:rsid w:val="00E55591"/>
    <w:rsid w:val="00E558E1"/>
    <w:rsid w:val="00E80A17"/>
    <w:rsid w:val="00E949A4"/>
    <w:rsid w:val="00E96EB5"/>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EC660CC5-4E64-4075-9796-3FD2E6476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189A"/>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415323934">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3166347">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53621581">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3712291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93864619">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160300">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821703099">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27683954">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037704140">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4773161">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1712921278">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249928">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515419913">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10037439">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75606219">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11152904">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28265993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10032083">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1173690305">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6710795">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934123293">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5080107">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888147831">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18048061">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822967581">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1011892">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367801360">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2040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42" Type="http://schemas.openxmlformats.org/officeDocument/2006/relationships/footer" Target="footer7.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image" Target="media/image50.jpeg"/><Relationship Id="rId16" Type="http://schemas.openxmlformats.org/officeDocument/2006/relationships/header" Target="header3.xml"/><Relationship Id="rId11" Type="http://schemas.openxmlformats.org/officeDocument/2006/relationships/endnotes" Target="endnotes.xml"/><Relationship Id="rId32" Type="http://schemas.openxmlformats.org/officeDocument/2006/relationships/header" Target="header6.xml"/><Relationship Id="rId37" Type="http://schemas.openxmlformats.org/officeDocument/2006/relationships/header" Target="header9.xml"/><Relationship Id="rId53" Type="http://schemas.openxmlformats.org/officeDocument/2006/relationships/image" Target="media/image14.jpe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5" Type="http://schemas.openxmlformats.org/officeDocument/2006/relationships/customXml" Target="../customXml/item5.xml"/><Relationship Id="rId90" Type="http://schemas.openxmlformats.org/officeDocument/2006/relationships/image" Target="media/image51.jpeg"/><Relationship Id="rId95" Type="http://schemas.openxmlformats.org/officeDocument/2006/relationships/footer" Target="footer8.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jpeg"/><Relationship Id="rId69" Type="http://schemas.openxmlformats.org/officeDocument/2006/relationships/image" Target="media/image30.png"/><Relationship Id="rId80" Type="http://schemas.openxmlformats.org/officeDocument/2006/relationships/image" Target="media/image41.jpeg"/><Relationship Id="rId85" Type="http://schemas.openxmlformats.org/officeDocument/2006/relationships/image" Target="media/image46.jpeg"/><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6.jpeg"/><Relationship Id="rId83" Type="http://schemas.openxmlformats.org/officeDocument/2006/relationships/image" Target="media/image44.jpeg"/><Relationship Id="rId88" Type="http://schemas.openxmlformats.org/officeDocument/2006/relationships/image" Target="media/image49.jpeg"/><Relationship Id="rId91" Type="http://schemas.openxmlformats.org/officeDocument/2006/relationships/image" Target="media/image52.jpeg"/><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header" Target="header12.xml"/><Relationship Id="rId99" Type="http://schemas.openxmlformats.org/officeDocument/2006/relationships/footer" Target="footer10.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 Id="rId34" Type="http://schemas.openxmlformats.org/officeDocument/2006/relationships/header" Target="header7.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97" Type="http://schemas.openxmlformats.org/officeDocument/2006/relationships/header" Target="header13.xml"/><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jpeg"/><Relationship Id="rId2" Type="http://schemas.openxmlformats.org/officeDocument/2006/relationships/customXml" Target="../customXml/item2.xml"/><Relationship Id="rId29" Type="http://schemas.openxmlformats.org/officeDocument/2006/relationships/header" Target="header4.xml"/><Relationship Id="rId24" Type="http://schemas.openxmlformats.org/officeDocument/2006/relationships/hyperlink" Target="file:///D:\TUGAS%20AKHIR\smpro\Alfa%20FIX%20banget.docx" TargetMode="External"/><Relationship Id="rId40" Type="http://schemas.openxmlformats.org/officeDocument/2006/relationships/footer" Target="footer6.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header" Target="header5.xml"/><Relationship Id="rId35" Type="http://schemas.openxmlformats.org/officeDocument/2006/relationships/header" Target="header8.xml"/><Relationship Id="rId56" Type="http://schemas.openxmlformats.org/officeDocument/2006/relationships/image" Target="media/image17.png"/><Relationship Id="rId77" Type="http://schemas.openxmlformats.org/officeDocument/2006/relationships/image" Target="media/image38.jpeg"/><Relationship Id="rId100"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png"/><Relationship Id="rId93" Type="http://schemas.openxmlformats.org/officeDocument/2006/relationships/image" Target="media/image54.jpeg"/><Relationship Id="rId98" Type="http://schemas.openxmlformats.org/officeDocument/2006/relationships/header" Target="header14.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B0E2D6C-797A-4835-B9E5-9C54D4545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05</Pages>
  <Words>152151</Words>
  <Characters>867267</Characters>
  <Application>Microsoft Office Word</Application>
  <DocSecurity>0</DocSecurity>
  <Lines>7227</Lines>
  <Paragraphs>20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hardiyansyah</dc:creator>
  <cp:keywords/>
  <dc:description/>
  <cp:lastModifiedBy>timorisu</cp:lastModifiedBy>
  <cp:revision>18</cp:revision>
  <cp:lastPrinted>2023-01-20T13:23:00Z</cp:lastPrinted>
  <dcterms:created xsi:type="dcterms:W3CDTF">2024-01-08T20:43:00Z</dcterms:created>
  <dcterms:modified xsi:type="dcterms:W3CDTF">2024-01-1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